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E0419" w14:textId="77777777" w:rsidR="00343A2F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343A2F">
        <w:rPr>
          <w:rFonts w:ascii="Arial" w:hAnsi="Arial" w:cs="Arial"/>
        </w:rPr>
        <w:t>{SenderName}</w:t>
      </w:r>
    </w:p>
    <w:p w14:paraId="5F8FF611" w14:textId="77777777" w:rsidR="00343A2F" w:rsidRPr="004659AD" w:rsidRDefault="00343A2F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30DFD2DA" w14:textId="77777777" w:rsidR="00343A2F" w:rsidRPr="004659AD" w:rsidRDefault="00343A2F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5A8C585" w14:textId="77777777" w:rsidR="00343A2F" w:rsidRPr="00270250" w:rsidRDefault="00343A2F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6AE4E5F" w14:textId="77777777" w:rsidR="00343A2F" w:rsidRPr="007E1298" w:rsidRDefault="00343A2F" w:rsidP="00644979">
      <w:pPr>
        <w:rPr>
          <w:rFonts w:ascii="Arial" w:hAnsi="Arial" w:cs="Arial"/>
          <w:b/>
          <w:bCs/>
        </w:rPr>
      </w:pPr>
    </w:p>
    <w:p w14:paraId="680137D3" w14:textId="77777777" w:rsidR="00343A2F" w:rsidRDefault="00343A2F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1C78507" w14:textId="77777777" w:rsidR="00343A2F" w:rsidRDefault="00343A2F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2E471C2F" w14:textId="77777777" w:rsidR="00343A2F" w:rsidRPr="003136E9" w:rsidRDefault="00000000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0D08169D">
          <v:shapetype id="_x0000_t202" coordsize="21600,21600" o:spt="202" path="m,l,21600r21600,l21600,xe">
            <v:stroke joinstyle="miter"/>
            <v:path gradientshapeok="t" o:connecttype="rect"/>
          </v:shapetype>
          <v:shape id="_x0000_s2052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0A5834C5" w14:textId="77777777" w:rsidR="00343A2F" w:rsidRDefault="00343A2F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74ED11BA" w14:textId="77777777" w:rsidR="00343A2F" w:rsidRPr="000E6D63" w:rsidRDefault="00343A2F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="00343A2F"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343A2F" w:rsidRPr="00F923CE" w14:paraId="7166270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10B37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83C83" w14:textId="77777777" w:rsidR="00343A2F" w:rsidRPr="0051595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343A2F" w:rsidRPr="00F923CE" w14:paraId="6BE2F8F8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55080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E27A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343A2F" w:rsidRPr="00F923CE" w14:paraId="7A8EDE0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7625BF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300B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343A2F" w:rsidRPr="00F923CE" w14:paraId="089150B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83D7B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B859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343A2F" w:rsidRPr="00F923CE" w14:paraId="39FA5DF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177C8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D199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343A2F" w:rsidRPr="00F923CE" w14:paraId="37D1DECA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480FC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527B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343A2F" w:rsidRPr="00F923CE" w14:paraId="1EE83A7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5CCB85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F8628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4E16EEBF" w14:textId="77777777" w:rsidR="00343A2F" w:rsidRPr="009B6F20" w:rsidRDefault="00343A2F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343A2F" w:rsidRPr="00D30BF0" w14:paraId="1E0DAFB3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60D1EC3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605AE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8CA7C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343A2F" w:rsidRPr="00D30BF0" w14:paraId="4729859C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E1A2C2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D1CFB56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2CEEE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343A2F" w:rsidRPr="00D30BF0" w14:paraId="2B8245C4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1EF782F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343A2F" w14:paraId="7EFE960A" w14:textId="77777777" w:rsidTr="001421A2">
              <w:tc>
                <w:tcPr>
                  <w:tcW w:w="1914" w:type="dxa"/>
                  <w:shd w:val="clear" w:color="auto" w:fill="auto"/>
                </w:tcPr>
                <w:p w14:paraId="18684102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7292A631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7CF01BC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3FBB3A15" w14:textId="77777777" w:rsidR="00343A2F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0CB01538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5A2AB3CC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3408AA0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E12FD15" w14:textId="77777777" w:rsidR="00343A2F" w:rsidRPr="00644979" w:rsidRDefault="00343A2F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09A108" w14:textId="77777777" w:rsidR="006E4AFB" w:rsidRDefault="006E4AFB">
      <w:r>
        <w:separator/>
      </w:r>
    </w:p>
  </w:endnote>
  <w:endnote w:type="continuationSeparator" w:id="0">
    <w:p w14:paraId="73E51A1F" w14:textId="77777777" w:rsidR="006E4AFB" w:rsidRDefault="006E4AF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D2C68A" w14:textId="0C66153E" w:rsidR="00132DE7" w:rsidRPr="006A7241" w:rsidRDefault="00132DE7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1FD4722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8" type="#_x0000_t75" alt="ML-13135-01_DAkkS-Symbol_grau1-1" style="position:absolute;margin-left:401.25pt;margin-top:-13.1pt;width:111pt;height:63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8178662" w14:textId="77777777" w:rsidR="00132DE7" w:rsidRPr="006A7241" w:rsidRDefault="00132DE7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98B26CF" w14:textId="77777777" w:rsidR="00132DE7" w:rsidRPr="006A7241" w:rsidRDefault="00132DE7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5A5C986F" w14:textId="77777777" w:rsidR="00132DE7" w:rsidRPr="006A7241" w:rsidRDefault="00132DE7" w:rsidP="00442A30">
    <w:pPr>
      <w:rPr>
        <w:sz w:val="17"/>
        <w:szCs w:val="17"/>
      </w:rPr>
    </w:pPr>
  </w:p>
  <w:p w14:paraId="7795CA7D" w14:textId="2D50ADDF" w:rsidR="008E63A1" w:rsidRPr="006F7346" w:rsidRDefault="00132DE7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4EEE0CFE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132DE7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132DE7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F8B3EB3" w14:textId="77777777" w:rsidR="006E4AFB" w:rsidRDefault="006E4AFB">
      <w:r>
        <w:separator/>
      </w:r>
    </w:p>
  </w:footnote>
  <w:footnote w:type="continuationSeparator" w:id="0">
    <w:p w14:paraId="4F9DDBCB" w14:textId="77777777" w:rsidR="006E4AFB" w:rsidRDefault="006E4AF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D0D461" w14:textId="3AED578B" w:rsidR="001212E6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A4EC5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5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9868B39">
        <v:shape id="Grafik 4" o:spid="_x0000_s1094" type="#_x0000_t75" alt="RKI_Logo-NRZKL-Deu_RGB-1.JPG" style="position:absolute;margin-left:449.25pt;margin-top:6.75pt;width:55pt;height:55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3704535" w14:textId="77777777" w:rsidR="001212E6" w:rsidRDefault="001212E6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51BF664" w14:textId="77777777" w:rsidR="001212E6" w:rsidRPr="00635E31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C848FE" w14:textId="77777777" w:rsidR="001212E6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AA54358" w14:textId="77777777" w:rsidR="001212E6" w:rsidRDefault="001212E6" w:rsidP="00AD2792">
    <w:pPr>
      <w:rPr>
        <w:sz w:val="12"/>
        <w:szCs w:val="12"/>
      </w:rPr>
    </w:pPr>
  </w:p>
  <w:p w14:paraId="21153F3E" w14:textId="77777777" w:rsidR="001212E6" w:rsidRDefault="001212E6" w:rsidP="00AD2792">
    <w:pPr>
      <w:pStyle w:val="Kopfzeile"/>
      <w:rPr>
        <w:sz w:val="12"/>
        <w:szCs w:val="12"/>
      </w:rPr>
    </w:pPr>
  </w:p>
  <w:p w14:paraId="4727F0CF" w14:textId="77777777" w:rsidR="001212E6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58CDE9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3" type="#_x0000_t202" style="position:absolute;margin-left:364.1pt;margin-top:2.3pt;width:156.8pt;height:304.25pt;z-index:3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E9480BD" w14:textId="77777777" w:rsidR="001212E6" w:rsidRDefault="001212E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21BC9B8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F1689D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EB1AE9A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1843312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7A80D6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5164C4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037849C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8B35446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52B4DA5E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F2A394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1E4B05D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D4EA998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DCCDC7A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732E6E5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56D0D055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3D5315C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4D36027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C1C87D0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D9339FC" w14:textId="77777777" w:rsidR="001212E6" w:rsidRDefault="001212E6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4246977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3EEC9E1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AC399CD" w14:textId="77777777" w:rsidR="001212E6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CF017E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1212E6">
      <w:rPr>
        <w:sz w:val="12"/>
        <w:szCs w:val="12"/>
      </w:rPr>
      <w:tab/>
    </w:r>
  </w:p>
  <w:p w14:paraId="624E1362" w14:textId="77777777" w:rsidR="001212E6" w:rsidRDefault="001212E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4A7CCD" w14:textId="77777777" w:rsidR="001212E6" w:rsidRPr="00AD2792" w:rsidRDefault="001212E6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3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32DE7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C5541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3A2F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9666D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E4AFB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5DE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85</Words>
  <Characters>243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2</cp:revision>
  <cp:lastPrinted>2015-05-19T09:27:00Z</cp:lastPrinted>
  <dcterms:created xsi:type="dcterms:W3CDTF">2015-05-19T21:00:00Z</dcterms:created>
  <dcterms:modified xsi:type="dcterms:W3CDTF">2024-11-08T07:32:00Z</dcterms:modified>
</cp:coreProperties>
</file>